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0AC0E583" w14:textId="4CBE05EE" w:rsidR="00FF3B7B" w:rsidRDefault="00FF3B7B" w:rsidP="00D94A46">
      <w:pPr>
        <w:pStyle w:val="BodyText"/>
        <w:spacing w:before="1" w:line="360" w:lineRule="auto"/>
        <w:ind w:left="539" w:right="335" w:firstLine="471"/>
      </w:pPr>
      <w:r w:rsidRPr="00FF3B7B">
        <w:t xml:space="preserve">The primary research methodology for this project was experimentation. The goal was to bridge the gap between popular FL frameworks and real-world FL use cases by developing </w:t>
      </w:r>
      <w:proofErr w:type="gramStart"/>
      <w:r w:rsidRPr="00FF3B7B">
        <w:t>a FL</w:t>
      </w:r>
      <w:proofErr w:type="gramEnd"/>
      <w:r w:rsidRPr="00FF3B7B">
        <w:t xml:space="preserve"> server. Once developed, the FL server simulated how a real-world FL system would function in practice. The methodology framework was divided into three stages: evaluation, development, and results. Figure 4.1 provides a structured overview of the research methodology.</w:t>
      </w:r>
    </w:p>
    <w:p w14:paraId="2DE76CDB" w14:textId="77777777" w:rsidR="004856A3" w:rsidRDefault="004856A3" w:rsidP="004856A3">
      <w:pPr>
        <w:pStyle w:val="BodyText"/>
        <w:spacing w:before="1" w:line="360" w:lineRule="auto"/>
        <w:ind w:left="539" w:right="335" w:firstLine="471"/>
      </w:pPr>
      <w:r>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t>PySyft</w:t>
      </w:r>
      <w:proofErr w:type="spellEnd"/>
      <w:r>
        <w:t xml:space="preserve">, FATE, Flower, </w:t>
      </w:r>
      <w:proofErr w:type="spellStart"/>
      <w:r>
        <w:t>FedML</w:t>
      </w:r>
      <w:proofErr w:type="spellEnd"/>
      <w:r>
        <w:t xml:space="preserve"> and TFF. The method for selecting the FL sample is explained in Section 3.1, and the evaluation of these frameworks will be detailed in Section 5. Essentially, it involved reviewing the documentation and tutorials provided through their GitHub accounts, with a focus on two key aspects: ease of use and real-world applicability. This evaluation served as the foundation for the development of the FL server.</w:t>
      </w:r>
    </w:p>
    <w:p w14:paraId="65ECE26A" w14:textId="2247CBAD" w:rsidR="002F3C42" w:rsidRDefault="004856A3" w:rsidP="004856A3">
      <w:pPr>
        <w:pStyle w:val="BodyText"/>
        <w:spacing w:before="1" w:line="360" w:lineRule="auto"/>
        <w:ind w:left="539" w:right="335" w:firstLine="471"/>
      </w:pPr>
      <w:r>
        <w:t>The second part of the experimentation focused on the development of the FL server. At this stage, two populations were identified: companies and FL datasets. The company samples were categorized into technological and medical sectors, while the FL datasets included X-ray and MNIST datasets for the medical scenario, and tabular synthetic data generated for the technological scenario. These secondary datasets were used to model a binary classification problem in the technological scenario and an image classification problem in the medical scenario.</w:t>
      </w:r>
    </w:p>
    <w:p w14:paraId="13DAA9D0" w14:textId="512F4715" w:rsidR="00223B4C" w:rsidRDefault="00C034D2" w:rsidP="004856A3">
      <w:pPr>
        <w:pStyle w:val="BodyText"/>
        <w:spacing w:before="1" w:line="360" w:lineRule="auto"/>
        <w:ind w:left="539" w:right="335" w:firstLine="471"/>
      </w:pPr>
      <w:r w:rsidRPr="00C034D2">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3915A92" w14:textId="59045743" w:rsidR="00E4745E" w:rsidRDefault="00E4745E" w:rsidP="004856A3">
      <w:pPr>
        <w:pStyle w:val="BodyText"/>
        <w:spacing w:before="1" w:line="360" w:lineRule="auto"/>
        <w:ind w:left="539" w:right="335" w:firstLine="471"/>
      </w:pPr>
      <w:r w:rsidRPr="00E4745E">
        <w:lastRenderedPageBreak/>
        <w:t>The sampling strategy used for this project consisted of the non-probabilistic method and the judgmental sampling type. The populations and their respective samples identified throughout this research are presented in Table 4.2.</w:t>
      </w:r>
    </w:p>
    <w:p w14:paraId="4307D124" w14:textId="4F65B969" w:rsidR="00885553" w:rsidRDefault="00885553" w:rsidP="00885553">
      <w:pPr>
        <w:pStyle w:val="BodyText"/>
        <w:spacing w:before="1" w:line="360" w:lineRule="auto"/>
        <w:ind w:left="539" w:right="335" w:firstLine="471"/>
      </w:pPr>
      <w:r>
        <w:t>This project required a project management framework to address the complex tasks of developing an FL server. Each implemented function was iterated as many times as necessary to achieve the desired output. The project management methodology chosen for this project was introduced this methodology, summarizing it in twelve principles. This research was driven by some of these principles, such as, “Welcome changing requirements, even late in development. Agile processes harness change….” This was a constant during the server build-up phase, not in terms of changing requirements, but in finding the right methods and functions to facilitate communication between clients and the server.</w:t>
      </w:r>
    </w:p>
    <w:p w14:paraId="1DEF18D0" w14:textId="77777777" w:rsidR="00885553" w:rsidRDefault="00885553" w:rsidP="00885553">
      <w:pPr>
        <w:pStyle w:val="BodyText"/>
        <w:spacing w:before="1" w:line="360" w:lineRule="auto"/>
        <w:ind w:left="539" w:right="335" w:firstLine="471"/>
      </w:pPr>
      <w:r>
        <w:t>Another principle that guided this research was, “Simplicity is essential.” Given the complexity of the FL server, it was built as simply as possible to serve as a proof of concept for how an FL server functions in real-world scenarios.</w:t>
      </w:r>
    </w:p>
    <w:p w14:paraId="6B88BCD7" w14:textId="434F2C5D" w:rsidR="00885553" w:rsidRDefault="00885553" w:rsidP="00885553">
      <w:pPr>
        <w:pStyle w:val="BodyText"/>
        <w:spacing w:before="1" w:line="360" w:lineRule="auto"/>
        <w:ind w:left="539" w:right="335" w:firstLine="471"/>
      </w:pPr>
      <w:r>
        <w:t>Agile remains relevant today, as recent literature reveals and it is used across many domains, not just in its original design for software development Once the project management framework was clear, a detailed plan was put in place, as shown in Figure 4.3.</w:t>
      </w:r>
    </w:p>
    <w:p w14:paraId="747F1862" w14:textId="0E3E14E1" w:rsidR="00816930" w:rsidRDefault="00816930" w:rsidP="004856A3">
      <w:pPr>
        <w:pStyle w:val="BodyText"/>
        <w:spacing w:before="1" w:line="360" w:lineRule="auto"/>
        <w:ind w:left="539" w:right="335" w:firstLine="471"/>
      </w:pPr>
      <w:r w:rsidRPr="00816930">
        <w:t>The meetings with the supervisor took place on July 9th, July 25th, August 15th, and September 12th. Each meeting was crucial for addressing doubts and keeping track of changes made throughout the research. As shown in Table 4.4., the project timeframe spanned from July 3rd to September 27th.</w:t>
      </w:r>
    </w:p>
    <w:p w14:paraId="75E7C0B0" w14:textId="77777777" w:rsidR="00493DA2" w:rsidRDefault="00493DA2" w:rsidP="00493DA2">
      <w:pPr>
        <w:pStyle w:val="BodyText"/>
        <w:spacing w:before="1" w:line="360" w:lineRule="auto"/>
        <w:ind w:left="539" w:right="335" w:firstLine="471"/>
      </w:pPr>
      <w:r>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2647CB21" w14:textId="56D82981" w:rsidR="00493DA2" w:rsidRDefault="00493DA2" w:rsidP="00493DA2">
      <w:pPr>
        <w:pStyle w:val="BodyText"/>
        <w:spacing w:before="1" w:line="360" w:lineRule="auto"/>
        <w:ind w:left="539" w:right="335" w:firstLine="471"/>
      </w:pPr>
      <w:r>
        <w:lastRenderedPageBreak/>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 Figure 4.5. illustrates the drive setup.</w:t>
      </w:r>
    </w:p>
    <w:p w14:paraId="4B046450" w14:textId="2CEABB9D" w:rsidR="009D58DD" w:rsidRDefault="009D58DD" w:rsidP="00493DA2">
      <w:pPr>
        <w:pStyle w:val="BodyText"/>
        <w:spacing w:before="1" w:line="360" w:lineRule="auto"/>
        <w:ind w:left="539" w:right="335" w:firstLine="471"/>
      </w:pPr>
      <w:r w:rsidRPr="009D58DD">
        <w:t>Other tools used are shown in Table 4.5.</w:t>
      </w:r>
    </w:p>
    <w:p w14:paraId="67C80278" w14:textId="77777777" w:rsidR="005164AA" w:rsidRDefault="005164AA" w:rsidP="005164AA">
      <w:pPr>
        <w:pStyle w:val="BodyText"/>
        <w:spacing w:before="1" w:line="360" w:lineRule="auto"/>
        <w:ind w:left="539" w:right="335" w:firstLine="471"/>
      </w:pPr>
      <w:r>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7F13B5B8" w14:textId="4D1C7AC3" w:rsidR="005164AA" w:rsidRDefault="005164AA" w:rsidP="005164AA">
      <w:pPr>
        <w:pStyle w:val="BodyText"/>
        <w:spacing w:before="1" w:line="360" w:lineRule="auto"/>
        <w:ind w:left="539" w:right="335" w:firstLine="471"/>
      </w:pPr>
      <w:r>
        <w:t>Secondly datasets used for this project are MNIST, which is publicly available in TensorFlow datasets, and the pneumonia chest x-ray dataset, which is publicly available through the RSNA. The MNIST dataset is licensed under "CC BY 4.0 DEED Attribution 4.0 International",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322F44E9" w14:textId="77777777" w:rsidR="005164AA" w:rsidRDefault="005164AA" w:rsidP="005164AA">
      <w:pPr>
        <w:pStyle w:val="BodyText"/>
        <w:spacing w:before="1" w:line="360" w:lineRule="auto"/>
        <w:ind w:left="539" w:right="335" w:firstLine="471"/>
      </w:pPr>
      <w:r>
        <w:t xml:space="preserve">There is some concern regarding the use of </w:t>
      </w:r>
      <w:proofErr w:type="gramStart"/>
      <w:r>
        <w:t>the x</w:t>
      </w:r>
      <w:proofErr w:type="gramEnd"/>
      <w:r>
        <w:t>-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5A737C3B" w14:textId="77777777" w:rsidR="005164AA" w:rsidRDefault="005164AA" w:rsidP="005164AA">
      <w:pPr>
        <w:pStyle w:val="BodyText"/>
        <w:spacing w:before="1" w:line="360" w:lineRule="auto"/>
        <w:ind w:left="539" w:right="335" w:firstLine="471"/>
      </w:pPr>
      <w:r>
        <w:t>The third dataset used in this project consists of tabular data, synthetically generated via a JN for the technological scenario, raising no legal concerns.</w:t>
      </w:r>
    </w:p>
    <w:p w14:paraId="58FF9EDD" w14:textId="1B71B841" w:rsidR="005164AA" w:rsidRDefault="005164AA" w:rsidP="005164AA">
      <w:pPr>
        <w:pStyle w:val="BodyText"/>
        <w:spacing w:before="1" w:line="360" w:lineRule="auto"/>
        <w:ind w:left="539" w:right="335" w:firstLine="471"/>
      </w:pPr>
      <w:r>
        <w:t xml:space="preserve">Finally, the third population involves companies, though they are not explicitly identified. Instead, they are </w:t>
      </w:r>
      <w:proofErr w:type="spellStart"/>
      <w:r>
        <w:t>categorised</w:t>
      </w:r>
      <w:proofErr w:type="spellEnd"/>
      <w:r>
        <w:t xml:space="preserve"> broadly as medical and technological sectors, which heavily utilize FL. These sectors were selected to represent a sample of companies that frequently apply FL technologies.</w:t>
      </w:r>
    </w:p>
    <w:p w14:paraId="199623B9" w14:textId="4A6CE50F" w:rsidR="00B55C30" w:rsidRDefault="00B55C30" w:rsidP="00B55C30">
      <w:pPr>
        <w:pStyle w:val="BodyText"/>
        <w:spacing w:line="360" w:lineRule="auto"/>
        <w:ind w:left="540" w:right="332" w:firstLine="470"/>
        <w:jc w:val="both"/>
      </w:pPr>
      <w:r w:rsidRPr="002F3C42">
        <w:rPr>
          <w:highlight w:val="yellow"/>
        </w:rPr>
        <w:lastRenderedPageBreak/>
        <w:t>This chapter starts with</w:t>
      </w:r>
      <w:r>
        <w:t xml:space="preserve">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lastRenderedPageBreak/>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w:t>
      </w:r>
      <w:r w:rsidRPr="00B86572">
        <w:lastRenderedPageBreak/>
        <w:t>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w:t>
      </w:r>
      <w:r>
        <w:lastRenderedPageBreak/>
        <w:t>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w:t>
      </w:r>
      <w:r w:rsidRPr="005A689C">
        <w:lastRenderedPageBreak/>
        <w:t xml:space="preserve">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lastRenderedPageBreak/>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w:t>
      </w:r>
      <w:r w:rsidRPr="00F866A4">
        <w:lastRenderedPageBreak/>
        <w:t>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lastRenderedPageBreak/>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w:t>
      </w:r>
      <w:r w:rsidRPr="00665DB1">
        <w:lastRenderedPageBreak/>
        <w:t>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w:t>
      </w:r>
      <w:r w:rsidRPr="00C73A9A">
        <w:lastRenderedPageBreak/>
        <w:t xml:space="preserve">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lastRenderedPageBreak/>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 xml:space="preserve">A third limitation concerns the type of data. In the technological scenario, tabular data was used, while in the medical scenario, images were involved. Dedicating a specific FL </w:t>
      </w:r>
      <w:r w:rsidRPr="006356C1">
        <w:lastRenderedPageBreak/>
        <w:t>server to handle only one type of data may optimize performance metrics.</w:t>
      </w:r>
    </w:p>
    <w:p w14:paraId="42784FAC" w14:textId="77777777" w:rsidR="00A72247" w:rsidRPr="006356C1"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DE9D005" w14:textId="77777777" w:rsidR="00C6092D" w:rsidRDefault="00C6092D" w:rsidP="00C6092D">
      <w:pPr>
        <w:pStyle w:val="BodyText"/>
        <w:suppressAutoHyphens/>
        <w:spacing w:line="360" w:lineRule="auto"/>
        <w:ind w:left="540" w:right="332" w:firstLine="470"/>
        <w:jc w:val="both"/>
      </w:pPr>
      <w:r>
        <w:t xml:space="preserve">This project can be </w:t>
      </w:r>
      <w:proofErr w:type="spellStart"/>
      <w:r>
        <w:t>summarised</w:t>
      </w:r>
      <w:proofErr w:type="spellEnd"/>
      <w:r>
        <w:t xml:space="preserve"> through the objectives established in Chapter 1:</w:t>
      </w:r>
    </w:p>
    <w:p w14:paraId="2DDE217D" w14:textId="77777777" w:rsidR="00C6092D" w:rsidRDefault="00C6092D" w:rsidP="00C6092D">
      <w:pPr>
        <w:pStyle w:val="BodyText"/>
        <w:suppressAutoHyphens/>
        <w:spacing w:line="360" w:lineRule="auto"/>
        <w:ind w:left="540" w:right="332" w:firstLine="470"/>
        <w:jc w:val="both"/>
      </w:pPr>
      <w:r>
        <w:t>•To evaluate the implementability of existing FL frameworks. Section 3.1 served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3DB791CD" w14:textId="77777777" w:rsidR="00C6092D" w:rsidRDefault="00C6092D" w:rsidP="00C6092D">
      <w:pPr>
        <w:pStyle w:val="BodyText"/>
        <w:suppressAutoHyphens/>
        <w:spacing w:line="360" w:lineRule="auto"/>
        <w:ind w:left="540" w:right="332" w:firstLine="470"/>
        <w:jc w:val="both"/>
      </w:pPr>
      <w:r>
        <w:t>•To develop a cross-client horizontal FL server. This objective was met as a natural progression from the first objective and following the literature review in Sections 3.2, 3.3, 3.4, and 3.5. These steps led to the development of a Flask-based web FL server capable of training models for both technological and medical scenarios using IID and non-IID data.</w:t>
      </w:r>
    </w:p>
    <w:p w14:paraId="5AA9EC5F" w14:textId="466133B3" w:rsidR="00A72247" w:rsidRDefault="00C6092D" w:rsidP="00C6092D">
      <w:pPr>
        <w:pStyle w:val="BodyText"/>
        <w:suppressAutoHyphens/>
        <w:spacing w:line="360" w:lineRule="auto"/>
        <w:ind w:left="540" w:right="332" w:firstLine="470"/>
        <w:jc w:val="both"/>
      </w:pPr>
      <w:r>
        <w:t>•Comparison of FL frameworks and cross-client horizontal FL server use cases. This objective represents the culmination of the research, with all preceding sections contributing to its achievement. The aim was to narrow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 real-world FL use cases.</w:t>
      </w:r>
    </w:p>
    <w:p w14:paraId="7345A490" w14:textId="77777777" w:rsidR="00AD419C" w:rsidRDefault="00AD419C" w:rsidP="00AD419C">
      <w:pPr>
        <w:pStyle w:val="BodyText"/>
        <w:suppressAutoHyphens/>
        <w:spacing w:line="360" w:lineRule="auto"/>
        <w:ind w:left="540" w:right="332" w:firstLine="470"/>
        <w:jc w:val="both"/>
      </w:pPr>
      <w:r>
        <w:t>There are a few limitations regarding the developed FL server. Below is a list of these limitations:</w:t>
      </w:r>
    </w:p>
    <w:p w14:paraId="51C72973" w14:textId="77777777" w:rsidR="00AD419C" w:rsidRDefault="00AD419C" w:rsidP="00AD419C">
      <w:pPr>
        <w:pStyle w:val="BodyText"/>
        <w:suppressAutoHyphens/>
        <w:spacing w:line="360" w:lineRule="auto"/>
        <w:ind w:left="540" w:right="332" w:firstLine="470"/>
        <w:jc w:val="both"/>
      </w:pPr>
      <w:r>
        <w:t>•Infrastructure: The application was run on a single machine emulating a network of clients connected to a server. While this served as a proof of concept, it is limited in that, in a real FL setting, each client would be training models from different locations across the globe.</w:t>
      </w:r>
    </w:p>
    <w:p w14:paraId="608E100B" w14:textId="77777777" w:rsidR="00AD419C" w:rsidRDefault="00AD419C" w:rsidP="00AD419C">
      <w:pPr>
        <w:pStyle w:val="BodyText"/>
        <w:suppressAutoHyphens/>
        <w:spacing w:line="360" w:lineRule="auto"/>
        <w:ind w:left="540" w:right="332" w:firstLine="470"/>
        <w:jc w:val="both"/>
      </w:pPr>
      <w:r>
        <w:lastRenderedPageBreak/>
        <w:t>•Data: 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p>
    <w:p w14:paraId="450A6C15" w14:textId="77777777" w:rsidR="00AD419C" w:rsidRDefault="00AD419C" w:rsidP="00AD419C">
      <w:pPr>
        <w:pStyle w:val="BodyText"/>
        <w:suppressAutoHyphens/>
        <w:spacing w:line="360" w:lineRule="auto"/>
        <w:ind w:left="540" w:right="332" w:firstLine="470"/>
        <w:jc w:val="both"/>
      </w:pPr>
      <w:r>
        <w:t>•Communication: 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1F0B07EE" w14:textId="3BE145A9" w:rsidR="00AD419C" w:rsidRPr="00AA7314" w:rsidRDefault="00AD419C" w:rsidP="00AD419C">
      <w:pPr>
        <w:pStyle w:val="BodyText"/>
        <w:suppressAutoHyphens/>
        <w:spacing w:line="360" w:lineRule="auto"/>
        <w:ind w:left="540" w:right="332" w:firstLine="470"/>
        <w:jc w:val="both"/>
      </w:pPr>
      <w:r>
        <w:t xml:space="preserve">•Privacy: FL 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w:t>
      </w:r>
      <w:proofErr w:type="spellStart"/>
      <w:r>
        <w:t>anonymised</w:t>
      </w:r>
      <w:proofErr w:type="spellEnd"/>
      <w:r>
        <w:t>.</w:t>
      </w:r>
    </w:p>
    <w:p w14:paraId="0656B052" w14:textId="77777777" w:rsidR="00B11384" w:rsidRPr="00886BA1" w:rsidRDefault="00B11384" w:rsidP="0016402F">
      <w:pPr>
        <w:pStyle w:val="BodyText"/>
        <w:spacing w:line="360" w:lineRule="auto"/>
        <w:ind w:left="540" w:right="332" w:firstLine="470"/>
        <w:jc w:val="both"/>
      </w:pPr>
    </w:p>
    <w:p w14:paraId="080DB77B" w14:textId="77777777" w:rsidR="0016402F" w:rsidRDefault="0016402F" w:rsidP="00B7661C">
      <w:pPr>
        <w:pStyle w:val="BodyText"/>
        <w:spacing w:line="360" w:lineRule="auto"/>
        <w:ind w:left="540" w:right="332" w:firstLine="470"/>
        <w:jc w:val="both"/>
      </w:pPr>
    </w:p>
    <w:p w14:paraId="08D34573" w14:textId="77777777" w:rsidR="00B7661C" w:rsidRPr="00A5075B" w:rsidRDefault="00B7661C" w:rsidP="00B845B1">
      <w:pPr>
        <w:pStyle w:val="BodyText"/>
        <w:spacing w:line="360" w:lineRule="auto"/>
        <w:ind w:left="540" w:right="332" w:firstLine="470"/>
        <w:jc w:val="both"/>
      </w:pPr>
    </w:p>
    <w:p w14:paraId="3A1B0423" w14:textId="2208D741" w:rsidR="005A73EA" w:rsidRDefault="005A73EA" w:rsidP="005A73EA">
      <w:pPr>
        <w:pStyle w:val="BodyText"/>
        <w:spacing w:line="360" w:lineRule="auto"/>
        <w:ind w:left="540" w:right="332" w:firstLine="470"/>
        <w:jc w:val="both"/>
      </w:pPr>
    </w:p>
    <w:p w14:paraId="7CBB1FFA" w14:textId="77777777" w:rsidR="00392613" w:rsidRDefault="00392613" w:rsidP="00C54C05">
      <w:pPr>
        <w:pStyle w:val="BodyText"/>
        <w:spacing w:line="360" w:lineRule="auto"/>
        <w:ind w:left="540" w:right="332" w:firstLine="470"/>
        <w:jc w:val="both"/>
      </w:pP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23B4C"/>
    <w:rsid w:val="00245C05"/>
    <w:rsid w:val="00257970"/>
    <w:rsid w:val="00260B7B"/>
    <w:rsid w:val="002764A4"/>
    <w:rsid w:val="002E714B"/>
    <w:rsid w:val="002F12F9"/>
    <w:rsid w:val="002F3C42"/>
    <w:rsid w:val="00373576"/>
    <w:rsid w:val="00392613"/>
    <w:rsid w:val="003A5EBE"/>
    <w:rsid w:val="003D1978"/>
    <w:rsid w:val="003F11B8"/>
    <w:rsid w:val="003F70E7"/>
    <w:rsid w:val="00405E7C"/>
    <w:rsid w:val="00430E6C"/>
    <w:rsid w:val="0044574A"/>
    <w:rsid w:val="00456E51"/>
    <w:rsid w:val="00464FE4"/>
    <w:rsid w:val="00485063"/>
    <w:rsid w:val="004856A3"/>
    <w:rsid w:val="00493DA2"/>
    <w:rsid w:val="004A1387"/>
    <w:rsid w:val="004C2EBF"/>
    <w:rsid w:val="005007A4"/>
    <w:rsid w:val="00503D5E"/>
    <w:rsid w:val="005164AA"/>
    <w:rsid w:val="00523515"/>
    <w:rsid w:val="00544831"/>
    <w:rsid w:val="00546013"/>
    <w:rsid w:val="005A73EA"/>
    <w:rsid w:val="005C052C"/>
    <w:rsid w:val="005E1034"/>
    <w:rsid w:val="005F02F6"/>
    <w:rsid w:val="005F1EDF"/>
    <w:rsid w:val="00633FCD"/>
    <w:rsid w:val="006C6303"/>
    <w:rsid w:val="006F07AB"/>
    <w:rsid w:val="006F64DD"/>
    <w:rsid w:val="00707E42"/>
    <w:rsid w:val="0073329A"/>
    <w:rsid w:val="00745422"/>
    <w:rsid w:val="00753692"/>
    <w:rsid w:val="00786277"/>
    <w:rsid w:val="007A0AA4"/>
    <w:rsid w:val="007A48FD"/>
    <w:rsid w:val="00816930"/>
    <w:rsid w:val="0085371A"/>
    <w:rsid w:val="00885553"/>
    <w:rsid w:val="008A6567"/>
    <w:rsid w:val="008B5635"/>
    <w:rsid w:val="008D060D"/>
    <w:rsid w:val="00942437"/>
    <w:rsid w:val="009530E1"/>
    <w:rsid w:val="00986109"/>
    <w:rsid w:val="00997A80"/>
    <w:rsid w:val="009A3A34"/>
    <w:rsid w:val="009C0398"/>
    <w:rsid w:val="009D58DD"/>
    <w:rsid w:val="00A020CC"/>
    <w:rsid w:val="00A37922"/>
    <w:rsid w:val="00A72247"/>
    <w:rsid w:val="00A77DD5"/>
    <w:rsid w:val="00A8449B"/>
    <w:rsid w:val="00A94F7D"/>
    <w:rsid w:val="00A95F9C"/>
    <w:rsid w:val="00AA218F"/>
    <w:rsid w:val="00AA2D41"/>
    <w:rsid w:val="00AB02EF"/>
    <w:rsid w:val="00AB4968"/>
    <w:rsid w:val="00AD419C"/>
    <w:rsid w:val="00AE3409"/>
    <w:rsid w:val="00B0110F"/>
    <w:rsid w:val="00B101CA"/>
    <w:rsid w:val="00B11384"/>
    <w:rsid w:val="00B12376"/>
    <w:rsid w:val="00B54A07"/>
    <w:rsid w:val="00B55C30"/>
    <w:rsid w:val="00B72601"/>
    <w:rsid w:val="00B7661C"/>
    <w:rsid w:val="00B845B1"/>
    <w:rsid w:val="00B95B51"/>
    <w:rsid w:val="00BA7622"/>
    <w:rsid w:val="00BB45CE"/>
    <w:rsid w:val="00BD08A3"/>
    <w:rsid w:val="00BD155A"/>
    <w:rsid w:val="00C0107F"/>
    <w:rsid w:val="00C034D2"/>
    <w:rsid w:val="00C11B98"/>
    <w:rsid w:val="00C21D9C"/>
    <w:rsid w:val="00C4149D"/>
    <w:rsid w:val="00C42D83"/>
    <w:rsid w:val="00C50A70"/>
    <w:rsid w:val="00C54C05"/>
    <w:rsid w:val="00C6092D"/>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4745E"/>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 w:val="00FF3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8</TotalTime>
  <Pages>36</Pages>
  <Words>14062</Words>
  <Characters>80158</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26</cp:revision>
  <dcterms:created xsi:type="dcterms:W3CDTF">2024-07-18T23:46:00Z</dcterms:created>
  <dcterms:modified xsi:type="dcterms:W3CDTF">2024-09-09T19:23:00Z</dcterms:modified>
</cp:coreProperties>
</file>